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b/>
          <w:sz w:val="48"/>
          <w:szCs w:val="32"/>
        </w:rPr>
      </w:pPr>
      <w:r w:rsidRPr="00235672">
        <w:rPr>
          <w:rFonts w:ascii="Times New Roman" w:hAnsi="Times New Roman"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28"/>
          <w:szCs w:val="32"/>
        </w:rPr>
      </w:pPr>
      <w:r w:rsidRPr="00235672">
        <w:rPr>
          <w:rFonts w:ascii="Times New Roman" w:hAnsi="Times New Roman"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sz w:val="36"/>
          <w:szCs w:val="32"/>
        </w:rPr>
      </w:pPr>
      <w:r w:rsidRPr="00235672">
        <w:rPr>
          <w:rFonts w:ascii="Times New Roman" w:hAnsi="Times New Roman"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2029B2">
        <w:rPr>
          <w:rFonts w:ascii="Times New Roman" w:hAnsi="Times New Roman" w:cs="Times New Roman"/>
          <w:sz w:val="24"/>
          <w:szCs w:val="24"/>
        </w:rPr>
        <w:t>D.N.H Senevirathn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A794A">
        <w:rPr>
          <w:rFonts w:ascii="Times New Roman" w:hAnsi="Times New Roman" w:cs="Times New Roman"/>
          <w:sz w:val="24"/>
          <w:szCs w:val="24"/>
        </w:rPr>
        <w:t>139180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EF03FB">
        <w:rPr>
          <w:rFonts w:ascii="Times New Roman" w:hAnsi="Times New Roman" w:cs="Times New Roman"/>
          <w:sz w:val="24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F03FB">
        <w:rPr>
          <w:rFonts w:ascii="Times New Roman" w:hAnsi="Times New Roman" w:cs="Times New Roman"/>
          <w:sz w:val="24"/>
          <w:szCs w:val="24"/>
        </w:rPr>
        <w:t xml:space="preserve">University of </w:t>
      </w:r>
      <w:proofErr w:type="spellStart"/>
      <w:r w:rsidRPr="00EF03FB">
        <w:rPr>
          <w:rFonts w:ascii="Times New Roman" w:hAnsi="Times New Roman" w:cs="Times New Roman"/>
          <w:sz w:val="24"/>
          <w:szCs w:val="24"/>
        </w:rPr>
        <w:t>Moratuwa</w:t>
      </w:r>
      <w:proofErr w:type="spellEnd"/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AE03B4" w:rsidRPr="00AE03B4" w:rsidRDefault="00AE03B4" w:rsidP="00AE03B4">
      <w:pPr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9F22DD" w:rsidRDefault="009F22DD" w:rsidP="009F22DD">
      <w:pPr>
        <w:pStyle w:val="cbtlssubheadlevel1"/>
      </w:pPr>
      <w:r>
        <w:t>Preliminary study</w:t>
      </w:r>
    </w:p>
    <w:p w:rsidR="009F22DD" w:rsidRDefault="009F22DD" w:rsidP="009F22DD">
      <w:pPr>
        <w:pStyle w:val="cbtlssubheadlevel1"/>
      </w:pPr>
      <w:r>
        <w:t>Problem definition</w:t>
      </w:r>
    </w:p>
    <w:p w:rsidR="009F22DD" w:rsidRDefault="009F22DD" w:rsidP="009F22DD">
      <w:pPr>
        <w:pStyle w:val="cbtlssubheadlevel1"/>
      </w:pPr>
      <w:r>
        <w:t>Hypothesis development</w:t>
      </w:r>
    </w:p>
    <w:p w:rsidR="009F22DD" w:rsidRDefault="009F22DD" w:rsidP="009F22DD">
      <w:pPr>
        <w:pStyle w:val="cbtlssubheadlevel1"/>
      </w:pPr>
      <w:r>
        <w:t>Experimental design</w:t>
      </w:r>
    </w:p>
    <w:p w:rsidR="009F22DD" w:rsidRDefault="009F22DD" w:rsidP="009F22DD">
      <w:pPr>
        <w:pStyle w:val="cbtlssubheadlevel1"/>
      </w:pPr>
      <w:r>
        <w:t>Data Collection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2F6B62" w:rsidRDefault="002F6B62" w:rsidP="009F22DD">
      <w:pPr>
        <w:pStyle w:val="cbtlssubheadlevel1"/>
      </w:pPr>
      <w:r>
        <w:t>Conclusion</w:t>
      </w:r>
    </w:p>
    <w:p w:rsidR="0009376D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:-</w:t>
      </w:r>
    </w:p>
    <w:p w:rsidR="00C3751F" w:rsidRPr="00C3751F" w:rsidRDefault="00C3751F" w:rsidP="00C3751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C3751F">
        <w:rPr>
          <w:rFonts w:ascii="Times New Roman" w:hAnsi="Times New Roman"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C3751F" w:rsidRPr="002029B2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482A76" w:rsidRDefault="00482A76"/>
    <w:sectPr w:rsidR="00482A76" w:rsidSect="0008116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E132CA9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81166"/>
    <w:rsid w:val="0009376D"/>
    <w:rsid w:val="00182DC0"/>
    <w:rsid w:val="00235672"/>
    <w:rsid w:val="00280B78"/>
    <w:rsid w:val="00282F52"/>
    <w:rsid w:val="002E67C7"/>
    <w:rsid w:val="002F6B62"/>
    <w:rsid w:val="00482A76"/>
    <w:rsid w:val="009B43F8"/>
    <w:rsid w:val="009F22DD"/>
    <w:rsid w:val="00AE03B4"/>
    <w:rsid w:val="00C3751F"/>
    <w:rsid w:val="00C40413"/>
    <w:rsid w:val="00D54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5672"/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rFonts w:ascii="Times New Roman" w:hAnsi="Times New Roman"/>
      <w:b/>
      <w:sz w:val="24"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D54833"/>
    <w:pPr>
      <w:keepNext/>
      <w:keepLines/>
      <w:numPr>
        <w:numId w:val="2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D54833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7</TotalTime>
  <Pages>2</Pages>
  <Words>237</Words>
  <Characters>135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5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 Senevirathna</cp:lastModifiedBy>
  <cp:revision>10</cp:revision>
  <dcterms:created xsi:type="dcterms:W3CDTF">2016-03-30T06:33:00Z</dcterms:created>
  <dcterms:modified xsi:type="dcterms:W3CDTF">2016-04-04T04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